
<file path=[Content_Types].xml><?xml version="1.0" encoding="utf-8"?>
<Types xmlns="http://schemas.openxmlformats.org/package/2006/content-types">
  <Default ContentType="application/vnd.openxmlformats-package.relationships+xml" Extension="rels"/>
  <Default ContentType="application/vnd.openxmlformats-officedocument.wordprocessingml.document.main+xml" Extension="xml"/>
  <Override ContentType="application/vnd.openxmlformats-officedocument.wordprocessingml.footer+xml" PartName="/word/footer2.xml"/>
  <Override ContentType="application/vnd.openxmlformats-officedocument.wordprocessingml.footnotes+xml" PartName="/word/footnotes.xml"/>
  <Override ContentType="application/vnd.openxmlformats-officedocument.wordprocessingml.endnotes+xml" PartName="/word/endnotes.xml"/>
  <Override ContentType="application/vnd.openxmlformats-officedocument.wordprocessingml.footer+xml" PartName="/word/footer1.xml"/>
  <Override ContentType="application/vnd.openxmlformats-officedocument.theme+xml" PartName="/word/theme/theme1.xml"/>
  <Override ContentType="application/vnd.openxmlformats-officedocument.wordprocessingml.settings+xml" PartName="/word/settings.xml"/>
  <Override ContentType="application/vnd.ms-word.stylesWithEffects+xml" PartName="/word/stylesWithEffects.xml"/>
  <Override ContentType="application/vnd.openxmlformats-officedocument.wordprocessingml.styles+xml" PartName="/word/styles.xml"/>
  <Override ContentType="application/vnd.openxmlformats-officedocument.extended-properties+xml" PartName="/docProps/app.xml"/>
  <Override ContentType="application/vnd.openxmlformats-officedocument.wordprocessingml.fontTable+xml" PartName="/word/fontTable.xml"/>
  <Override ContentType="application/vnd.openxmlformats-officedocument.wordprocessingml.numbering+xml" PartName="/word/numbering.xml"/>
  <Override ContentType="application/vnd.openxmlformats-officedocument.wordprocessingml.webSettings+xml" PartName="/word/webSettings.xml"/>
  <Override ContentType="application/vnd.openxmlformats-package.core-properties+xml" PartName="/docProps/core.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>
      <w:pPr>
        <w:spacing w:line="480" w:lineRule="auto"/>
        <w:rPr>
          <w:rFonts w:ascii="Times New Roman" w:hAnsi="Times New Roman" w:cs="Times New Roman"/>
        </w:rPr>
      </w:pPr>
      <w:bookmarkStart w:id="39" w:name="_GoBack"/>
      <w:bookmarkEnd w:id="39"/>
      <w:proofErr w:type="gramStart"/>
      <w:r w:rsidR="00F23A80">
        <w:rPr>
          <w:rFonts w:ascii="Times New Roman" w:hAnsi="Times New Roman" w:cs="Times New Roman"/>
        </w:rPr>
        <w:t>threatening</w:t>
      </w:r>
      <w:proofErr w:type="gramEnd"/>
      <w:r w:rsidR="00F23A80">
        <w:rPr>
          <w:rFonts w:ascii="Times New Roman" w:hAnsi="Times New Roman" w:cs="Times New Roman"/>
        </w:rPr>
        <w:t xml:space="preserve"> </w:t>
      </w:r>
      <w:proofErr w:type="spellStart"/>
      <w:r w:rsidR="00F23A80">
        <w:rPr>
          <w:rFonts w:ascii="Times New Roman" w:hAnsi="Times New Roman" w:cs="Times New Roman"/>
        </w:rPr>
        <w:t>meningoencephalitis</w:t>
      </w:r>
      <w:proofErr w:type="spellEnd"/>
      <w:r w:rsidR="0003278C">
        <w:rPr>
          <w:rFonts w:ascii="Times New Roman" w:hAnsi="Times New Roman" w:cs="Times New Roman"/>
        </w:rPr>
        <w:t xml:space="preserve"> </w:t>
      </w:r>
      <w:r w:rsidR="00A134F5">
        <w:rPr>
          <w:rFonts w:ascii="Times New Roman" w:hAnsi="Times New Roman" w:cs="Times New Roman"/>
        </w:rPr>
        <w:fldChar w:fldCharType="begin"/>
      </w:r>
      <w:r w:rsidR="0003278C">
        <w:rPr>
          <w:rFonts w:ascii="Times New Roman" w:hAnsi="Times New Roman" w:cs="Times New Roman"/>
        </w:rPr>
        <w:instrText xml:space="preserve"> ADDIN EN.CITE &lt;EndNote&gt;&lt;Cite&gt;&lt;Author&gt;Heitman&lt;/Author&gt;&lt;Year&gt;2011&lt;/Year&gt;&lt;RecNum&gt;8054&lt;/RecNum&gt;&lt;DisplayText&gt;[1]&lt;/DisplayText&gt;&lt;record&gt;&lt;rec-number&gt;8054&lt;/rec-number&gt;&lt;foreign-keys&gt;&lt;key app="EN" db-id="f5zt9sprdvpxwpezx21xf0zzevfetw0weprs"&gt;8054&lt;/key&gt;&lt;/foreign-keys&gt;&lt;ref-type name="Book"&gt;6&lt;/ref-type&gt;&lt;contributors&gt;&lt;authors&gt;&lt;author&gt;Heitman, J.&lt;/author&gt;&lt;author&gt;Kozel, T. R.&lt;/author&gt;&lt;author&gt;Kwon-Chung, J. K.&lt;/author&gt;&lt;author&gt;Perfect, J.R.&lt;/author&gt;&lt;author&gt;Casadevall, A.&lt;/author&gt;&lt;/authors&gt;&lt;secondary-authors&gt;&lt;author&gt;Heitman, J.&lt;/author&gt;&lt;author&gt;Kozel, T. R.&lt;/author&gt;&lt;author&gt;Kwon-Chung, J. K.&lt;/author&gt;&lt;author&gt;Perfect, J.R.&lt;/author&gt;&lt;author&gt;Casadevall, A.&lt;/author&gt;&lt;/secondary-authors&gt;&lt;/contributors&gt;&lt;titles&gt;&lt;title&gt;&lt;style face="italic" font="default" size="100%"&gt;Cryptococcus&lt;/style&gt;&lt;style face="normal" font="default" size="100%"&gt;: from human pathogen to model yeast.&lt;/style&gt;&lt;/title&gt;&lt;/titles&gt;&lt;dates&gt;&lt;year&gt;2011&lt;/year&gt;&lt;/dates&gt;&lt;pub-location&gt;Washington, D. C.&lt;/pub-location&gt;&lt;publisher&gt;ASM Press&lt;/publisher&gt;&lt;urls&gt;&lt;/urls&gt;&lt;/record&gt;&lt;/Cite&gt;&lt;/EndNote&gt;</w:instrText>
      </w:r>
      <w:r w:rsidR="00A134F5">
        <w:rPr>
          <w:rFonts w:ascii="Times New Roman" w:hAnsi="Times New Roman" w:cs="Times New Roman"/>
        </w:rPr>
        <w:fldChar w:fldCharType="separate"/>
      </w:r>
      <w:r w:rsidR="0003278C">
        <w:rPr>
          <w:rFonts w:ascii="Times New Roman" w:hAnsi="Times New Roman" w:cs="Times New Roman"/>
          <w:noProof/>
        </w:rPr>
        <w:t>[</w:t>
      </w:r>
      <w:r w:rsidR="00A134F5">
        <w:fldChar w:fldCharType="begin"/>
      </w:r>
      <w:r w:rsidR="00E86F6B">
        <w:instrText>HYPERLINK \l "_ENREF_1" \o "Heitman, 2011 #8054"</w:instrText>
      </w:r>
      <w:r w:rsidR="00A134F5">
        <w:fldChar w:fldCharType="separate"/>
      </w:r>
      <w:r w:rsidR="001A07BF">
        <w:rPr>
          <w:rFonts w:ascii="Times New Roman" w:hAnsi="Times New Roman" w:cs="Times New Roman"/>
          <w:noProof/>
        </w:rPr>
        <w:t>1</w:t>
      </w:r>
      <w:r w:rsidR="00A134F5">
        <w:fldChar w:fldCharType="end"/>
      </w:r>
      <w:r w:rsidR="0003278C">
        <w:rPr>
          <w:rFonts w:ascii="Times New Roman" w:hAnsi="Times New Roman" w:cs="Times New Roman"/>
          <w:noProof/>
        </w:rPr>
        <w:t>]</w:t>
      </w:r>
      <w:r w:rsidR="00A134F5">
        <w:rPr>
          <w:rFonts w:ascii="Times New Roman" w:hAnsi="Times New Roman" w:cs="Times New Roman"/>
        </w:rPr>
        <w:fldChar w:fldCharType="end"/>
      </w:r>
      <w:r w:rsidR="00F23A80">
        <w:rPr>
          <w:rFonts w:ascii="Times New Roman" w:hAnsi="Times New Roman" w:cs="Times New Roman"/>
        </w:rPr>
        <w:t xml:space="preserve">. </w:t>
      </w:r>
    </w:p>
    <w:tbl>
      <w:tblPr>
        <w:tblStyle w:val="TableGrid"/>
        <w:tblW w:w="11988" w:type="dxa"/>
        <w:tblBorders>
          <w:left w:val="none" w:sz="0" w:space="0" w:color="auto"/>
          <w:right w:val="none" w:sz="0" w:space="0" w:color="auto"/>
          <w:insideH w:val="dotted" w:sz="4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"/>
        <w:gridCol w:w="926"/>
        <w:gridCol w:w="638"/>
        <w:gridCol w:w="867"/>
        <w:gridCol w:w="541"/>
        <w:gridCol w:w="474"/>
        <w:gridCol w:w="1002"/>
        <w:gridCol w:w="708"/>
        <w:gridCol w:w="630"/>
        <w:gridCol w:w="90"/>
        <w:gridCol w:w="1350"/>
        <w:gridCol w:w="311"/>
        <w:gridCol w:w="859"/>
        <w:gridCol w:w="810"/>
        <w:gridCol w:w="12"/>
        <w:gridCol w:w="996"/>
        <w:gridCol w:w="882"/>
        <w:gridCol w:w="479"/>
        <w:gridCol w:w="858"/>
      </w:tblGrid>
    </w:tbl>
    <w:p>
      <w:pPr>
        <w:pStyle w:val="ListParagraph"/>
        <w:spacing w:line="480" w:lineRule="auto"/>
        <w:ind w:left="0" w:firstLine="720"/>
        <w:rPr>
          <w:rFonts w:ascii="Times New Roman" w:hAnsi="Times New Roman" w:cs="Times New Roman"/>
        </w:rPr>
      </w:pPr>
      <w:proofErr w:type="spellStart"/>
      <w:r w:rsidR="007A198D">
        <w:rPr>
          <w:rFonts w:ascii="Times New Roman" w:hAnsi="Times New Roman" w:cs="Times New Roman"/>
        </w:rPr>
        <w:t>Marra</w:t>
      </w:r>
      <w:proofErr w:type="spellEnd"/>
      <w:r w:rsidR="007A198D">
        <w:rPr>
          <w:rFonts w:ascii="Times New Roman" w:hAnsi="Times New Roman" w:cs="Times New Roman"/>
        </w:rPr>
        <w:t xml:space="preserve"> et al. </w:t>
      </w:r>
      <w:r w:rsidR="00ED42F1">
        <w:rPr>
          <w:rFonts w:ascii="Times New Roman" w:hAnsi="Times New Roman" w:cs="Times New Roman"/>
        </w:rPr>
        <w:t xml:space="preserve">linkage map </w:t>
      </w:r>
      <w:r w:rsidR="00A134F5">
        <w:rPr>
          <w:rFonts w:ascii="Times New Roman" w:hAnsi="Times New Roman" w:cs="Times New Roman"/>
        </w:rPr>
        <w:fldChar w:fldCharType="begin"/>
      </w:r>
      <w:r w:rsidR="005D48C6">
        <w:rPr>
          <w:rFonts w:ascii="Times New Roman" w:hAnsi="Times New Roman" w:cs="Times New Roman"/>
        </w:rPr>
        <w:instrText xml:space="preserve"> ADDIN EN.CITE &lt;EndNote&gt;&lt;Cite&gt;&lt;Author&gt;Marra&lt;/Author&gt;&lt;Year&gt;2004&lt;/Year&gt;&lt;RecNum&gt;8971&lt;/RecNum&gt;&lt;DisplayText&gt;[13]&lt;/DisplayText&gt;&lt;record&gt;&lt;rec-number&gt;8971&lt;/rec-number&gt;&lt;foreign-keys&gt;&lt;key app="EN" db-id="f5zt9sprdvpxwpezx21xf0zzevfetw0weprs"&gt;8971&lt;/key&gt;&lt;/foreign-keys&gt;&lt;ref-type name="Journal Article"&gt;17&lt;/ref-type&gt;&lt;contributors&gt;&lt;authors&gt;&lt;author&gt;Marra, R. E.&lt;/author&gt;&lt;author&gt;Huang, J. C.&lt;/author&gt;&lt;author&gt;Fung, E.&lt;/author&gt;&lt;author&gt;Nielsen, K.&lt;/author&gt;&lt;author&gt;Heitman, J.&lt;/author&gt;&lt;author&gt;Vilgalys, R.&lt;/author&gt;&lt;author&gt;Mitchell, T. G.&lt;/author&gt;&lt;/authors&gt;&lt;/contributors&gt;&lt;auth-address&gt;Department of Molecular Genetics and Microbiology, Duke University Medical Center, Durham, North Carolina 27710, USA. robert.marra@po.state.ct.us&lt;/auth-address&gt;&lt;titles&gt;&lt;title&gt;&lt;style face="normal" font="default" size="100%"&gt;A genetic linkage map of &lt;/style&gt;&lt;style face="italic" font="default" size="100%"&gt;Cryptococcus neoformans &lt;/style&gt;&lt;style face="normal" font="default" size="100%"&gt;variety &lt;/style&gt;&lt;style face="italic" font="default" size="100%"&gt;neoformans&lt;/style&gt;&lt;style face="normal" font="default" size="100%"&gt; serotype D (&lt;/style&gt;&lt;style face="italic" font="default" size="100%"&gt;Filobasidiella neoformans&lt;/style&gt;&lt;style face="normal" font="default" size="100%"&gt;)&lt;/style&gt;&lt;/title&gt;&lt;secondary-title&gt;Genetics&lt;/secondary-title&gt;&lt;/titles&gt;&lt;periodical&gt;&lt;full-title&gt;Genetics&lt;/full-title&gt;&lt;abbr-1&gt;Genetics&lt;/abbr-1&gt;&lt;/periodical&gt;&lt;pages&gt;619-31&lt;/pages&gt;&lt;volume&gt;167&lt;/volume&gt;&lt;number&gt;2&lt;/number&gt;&lt;dates&gt;&lt;year&gt;2004&lt;/year&gt;&lt;pub-dates&gt;&lt;date&gt;Jun&lt;/date&gt;&lt;/pub-dates&gt;&lt;/dates&gt;&lt;accession-num&gt;15238516&lt;/accession-num&gt;&lt;urls&gt;&lt;related-urls&gt;&lt;url&gt;&lt;style face="underline" font="default" size="100%"&gt;http://www.ncbi.nlm.nih.gov/entrez/query.fcgi?cmd=Retrieve&amp;amp;db=PubMed&amp;amp;dopt=Citation&amp;amp;list_uids=15238516 &lt;/style&gt;&lt;/url&gt;&lt;/related-urls&gt;&lt;/urls&gt;&lt;/record&gt;&lt;/Cite&gt;&lt;/EndNote&gt;</w:instrText>
      </w:r>
      <w:r w:rsidR="00A134F5">
        <w:rPr>
          <w:rFonts w:ascii="Times New Roman" w:hAnsi="Times New Roman" w:cs="Times New Roman"/>
        </w:rPr>
        <w:fldChar w:fldCharType="separate"/>
      </w:r>
      <w:r w:rsidR="005D48C6">
        <w:rPr>
          <w:rFonts w:ascii="Times New Roman" w:hAnsi="Times New Roman" w:cs="Times New Roman"/>
          <w:noProof/>
        </w:rPr>
        <w:t>[</w:t>
      </w:r>
      <w:hyperlink w:anchor="_ENREF_13" w:tooltip="Marra, 2004 #8971" w:history="1">
        <w:r w:rsidR="001A07BF">
          <w:rPr>
            <w:rFonts w:ascii="Times New Roman" w:hAnsi="Times New Roman" w:cs="Times New Roman"/>
            <w:noProof/>
          </w:rPr>
          <w:t>13</w:t>
        </w:r>
      </w:hyperlink>
      <w:r w:rsidR="005D48C6">
        <w:rPr>
          <w:rFonts w:ascii="Times New Roman" w:hAnsi="Times New Roman" w:cs="Times New Roman"/>
          <w:noProof/>
        </w:rPr>
        <w:t>]</w:t>
      </w:r>
      <w:r w:rsidR="00A134F5">
        <w:rPr>
          <w:rFonts w:ascii="Times New Roman" w:hAnsi="Times New Roman" w:cs="Times New Roman"/>
        </w:rPr>
        <w:fldChar w:fldCharType="end"/>
      </w:r>
      <w:r w:rsidR="00ED42F1">
        <w:rPr>
          <w:rFonts w:ascii="Times New Roman" w:hAnsi="Times New Roman" w:cs="Times New Roman"/>
        </w:rPr>
        <w:t xml:space="preserve">. </w:t>
      </w:r>
      <w:r w:rsidR="0000026C">
        <w:rPr>
          <w:rFonts w:ascii="Times New Roman" w:hAnsi="Times New Roman" w:cs="Times New Roman"/>
        </w:rPr>
        <w:t xml:space="preserve">Because </w:t>
      </w:r>
    </w:p>
    <w:p>
      <w:pPr>
        <w:spacing w:line="480" w:lineRule="auto"/>
        <w:rPr>
          <w:rFonts w:ascii="Times New Roman" w:hAnsi="Times New Roman" w:cs="Times New Roman"/>
        </w:rPr>
      </w:pPr>
      <w:bookmarkStart w:id="1882" w:name="_ENREF_2"/>
      <w:bookmarkStart w:id="1885" w:name="_ENREF_3"/>
      <w:bookmarkStart w:id="1888" w:name="_ENREF_4"/>
      <w:bookmarkStart w:id="1891" w:name="_ENREF_5"/>
      <w:bookmarkStart w:id="1894" w:name="_ENREF_6"/>
      <w:bookmarkStart w:id="1897" w:name="_ENREF_7"/>
      <w:bookmarkStart w:id="1900" w:name="_ENREF_8"/>
      <w:bookmarkStart w:id="1903" w:name="_ENREF_9"/>
      <w:bookmarkStart w:id="1906" w:name="_ENREF_10"/>
      <w:bookmarkStart w:id="1909" w:name="_ENREF_11"/>
      <w:bookmarkStart w:id="1912" w:name="_ENREF_12"/>
      <w:bookmarkStart w:id="1915" w:name="_ENREF_13"/>
      <w:bookmarkStart w:id="1918" w:name="_ENREF_14"/>
      <w:bookmarkStart w:id="1921" w:name="_ENREF_15"/>
      <w:bookmarkStart w:id="1924" w:name="_ENREF_16"/>
      <w:bookmarkStart w:id="1927" w:name="_ENREF_17"/>
      <w:bookmarkStart w:id="1930" w:name="_ENREF_18"/>
      <w:bookmarkStart w:id="1933" w:name="_ENREF_19"/>
      <w:bookmarkStart w:id="1936" w:name="_ENREF_20"/>
      <w:bookmarkStart w:id="1939" w:name="_ENREF_21"/>
      <w:bookmarkStart w:id="1942" w:name="_ENREF_22"/>
      <w:bookmarkStart w:id="1945" w:name="_ENREF_23"/>
      <w:bookmarkStart w:id="1948" w:name="_ENREF_24"/>
      <w:bookmarkStart w:id="1951" w:name="_ENREF_25"/>
      <w:bookmarkStart w:id="1954" w:name="_ENREF_26"/>
      <w:bookmarkStart w:id="1957" w:name="_ENREF_27"/>
      <w:bookmarkStart w:id="1960" w:name="_ENREF_28"/>
      <w:bookmarkStart w:id="1963" w:name="_ENREF_29"/>
      <w:bookmarkStart w:id="1966" w:name="_ENREF_30"/>
      <w:bookmarkStart w:id="1969" w:name="_ENREF_31"/>
      <w:bookmarkStart w:id="1972" w:name="_ENREF_32"/>
      <w:bookmarkStart w:id="1975" w:name="_ENREF_33"/>
      <w:bookmarkStart w:id="1978" w:name="_ENREF_34"/>
      <w:bookmarkStart w:id="1981" w:name="_ENREF_35"/>
      <w:bookmarkStart w:id="1984" w:name="_ENREF_36"/>
      <w:bookmarkStart w:id="1987" w:name="_ENREF_37"/>
      <w:bookmarkStart w:id="1990" w:name="_ENREF_38"/>
      <w:bookmarkStart w:id="1993" w:name="_ENREF_39"/>
      <w:bookmarkStart w:id="1996" w:name="_ENREF_40"/>
      <w:bookmarkStart w:id="1999" w:name="_ENREF_41"/>
      <w:bookmarkStart w:id="2002" w:name="_ENREF_42"/>
      <w:bookmarkStart w:id="2005" w:name="_ENREF_43"/>
      <w:bookmarkStart w:id="2008" w:name="_ENREF_44"/>
      <w:bookmarkStart w:id="2011" w:name="_ENREF_45"/>
      <w:bookmarkStart w:id="2014" w:name="_ENREF_46"/>
      <w:bookmarkStart w:id="2017" w:name="_ENREF_47"/>
      <w:bookmarkStart w:id="2020" w:name="_ENREF_48"/>
    </w:p>
    <w:sectPr w:rsidR="000371FF" w:rsidRPr="00753351" w:rsidSect="00B85013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DA507F8" w14:textId="77777777" w:rsidR="006F6A82" w:rsidRDefault="006F6A82" w:rsidP="00DE4380">
      <w:r>
        <w:separator/>
      </w:r>
    </w:p>
  </w:endnote>
  <w:endnote w:type="continuationSeparator" w:id="0">
    <w:p w14:paraId="5C075577" w14:textId="77777777" w:rsidR="006F6A82" w:rsidRDefault="006F6A82" w:rsidP="00DE43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B0E6643" w14:textId="77777777" w:rsidR="006F6A82" w:rsidRDefault="00A134F5" w:rsidP="00BE755D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6F6A82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75BC02" w14:textId="77777777" w:rsidR="006F6A82" w:rsidRDefault="006F6A8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DB09A0B" w14:textId="77777777" w:rsidR="00E05AC2" w:rsidRDefault="00E05AC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4D8A86" w14:textId="77777777" w:rsidR="006F6A82" w:rsidRDefault="006F6A82" w:rsidP="00DE4380">
      <w:r>
        <w:separator/>
      </w:r>
    </w:p>
  </w:footnote>
  <w:footnote w:type="continuationSeparator" w:id="0">
    <w:p w14:paraId="589F2D79" w14:textId="77777777" w:rsidR="006F6A82" w:rsidRDefault="006F6A82" w:rsidP="00DE438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542852"/>
    <w:multiLevelType w:val="hybridMultilevel"/>
    <w:tmpl w:val="8CB44360"/>
    <w:lvl w:ilvl="0" w:tplc="682826DE">
      <w:start w:val="5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>
    <w:nsid w:val="34212686"/>
    <w:multiLevelType w:val="hybridMultilevel"/>
    <w:tmpl w:val="DE527B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56A1D13"/>
    <w:multiLevelType w:val="hybridMultilevel"/>
    <w:tmpl w:val="22D80E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5D4665E"/>
    <w:multiLevelType w:val="hybridMultilevel"/>
    <w:tmpl w:val="C45C905C"/>
    <w:lvl w:ilvl="0" w:tplc="5EFEC15E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revisionView w:markup="0"/>
  <w:trackRevisions/>
  <w:documentProtection w:edit="trackedChanges" w:enforcement="1" w:cryptProviderType="rsaFull" w:cryptAlgorithmClass="hash" w:cryptAlgorithmType="typeAny" w:cryptAlgorithmSid="4" w:cryptSpinCount="100000" w:hash="YlxtbZrPyD0L5ipte9ohbpFLXC0=" w:salt="CJtHSVfs8wgkxtsHyv5ecw==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5zt9sprdvpxwpezx21xf0zzevfetw0weprs&quot;&gt;Sheng_References_DataBase&lt;record-ids&gt;&lt;item&gt;5051&lt;/item&gt;&lt;item&gt;6085&lt;/item&gt;&lt;item&gt;6269&lt;/item&gt;&lt;item&gt;8054&lt;/item&gt;&lt;item&gt;8711&lt;/item&gt;&lt;item&gt;8837&lt;/item&gt;&lt;item&gt;8843&lt;/item&gt;&lt;item&gt;8850&lt;/item&gt;&lt;item&gt;8851&lt;/item&gt;&lt;item&gt;8857&lt;/item&gt;&lt;item&gt;8917&lt;/item&gt;&lt;item&gt;8922&lt;/item&gt;&lt;item&gt;8940&lt;/item&gt;&lt;item&gt;8946&lt;/item&gt;&lt;item&gt;8947&lt;/item&gt;&lt;item&gt;8964&lt;/item&gt;&lt;item&gt;8971&lt;/item&gt;&lt;item&gt;8974&lt;/item&gt;&lt;item&gt;8998&lt;/item&gt;&lt;item&gt;9045&lt;/item&gt;&lt;item&gt;9054&lt;/item&gt;&lt;item&gt;9668&lt;/item&gt;&lt;item&gt;10201&lt;/item&gt;&lt;item&gt;10226&lt;/item&gt;&lt;item&gt;10256&lt;/item&gt;&lt;item&gt;10350&lt;/item&gt;&lt;item&gt;10393&lt;/item&gt;&lt;item&gt;10404&lt;/item&gt;&lt;item&gt;10508&lt;/item&gt;&lt;item&gt;10582&lt;/item&gt;&lt;item&gt;10674&lt;/item&gt;&lt;item&gt;11087&lt;/item&gt;&lt;item&gt;11350&lt;/item&gt;&lt;item&gt;11483&lt;/item&gt;&lt;item&gt;11518&lt;/item&gt;&lt;item&gt;11566&lt;/item&gt;&lt;item&gt;11567&lt;/item&gt;&lt;item&gt;11572&lt;/item&gt;&lt;item&gt;11573&lt;/item&gt;&lt;item&gt;11574&lt;/item&gt;&lt;item&gt;11581&lt;/item&gt;&lt;item&gt;11582&lt;/item&gt;&lt;item&gt;11589&lt;/item&gt;&lt;item&gt;11595&lt;/item&gt;&lt;item&gt;11596&lt;/item&gt;&lt;item&gt;11597&lt;/item&gt;&lt;item&gt;11598&lt;/item&gt;&lt;item&gt;11603&lt;/item&gt;&lt;/record-ids&gt;&lt;/item&gt;&lt;/Libraries&gt;"/>
  </w:docVars>
  <w:rsids>
    <w:rsidRoot w:val="003B18A0"/>
    <w:rsid w:val="0000026C"/>
    <w:rsid w:val="000016D1"/>
    <w:rsid w:val="00003285"/>
    <w:rsid w:val="0000419C"/>
    <w:rsid w:val="00006AC6"/>
    <w:rsid w:val="000070BF"/>
    <w:rsid w:val="000100C9"/>
    <w:rsid w:val="000111ED"/>
    <w:rsid w:val="000144F5"/>
    <w:rsid w:val="000145D6"/>
    <w:rsid w:val="00015F03"/>
    <w:rsid w:val="0002350D"/>
    <w:rsid w:val="000245D2"/>
    <w:rsid w:val="00026E93"/>
    <w:rsid w:val="00027B2C"/>
    <w:rsid w:val="00030EFC"/>
    <w:rsid w:val="00031FEE"/>
    <w:rsid w:val="0003278C"/>
    <w:rsid w:val="00035ED7"/>
    <w:rsid w:val="000371FF"/>
    <w:rsid w:val="000402FC"/>
    <w:rsid w:val="00040485"/>
    <w:rsid w:val="000436F9"/>
    <w:rsid w:val="00046ABF"/>
    <w:rsid w:val="00046F23"/>
    <w:rsid w:val="0004759C"/>
    <w:rsid w:val="00047ACC"/>
    <w:rsid w:val="00052486"/>
    <w:rsid w:val="000571D1"/>
    <w:rsid w:val="00061CD4"/>
    <w:rsid w:val="000624A4"/>
    <w:rsid w:val="00065A30"/>
    <w:rsid w:val="00066DA6"/>
    <w:rsid w:val="00067373"/>
    <w:rsid w:val="000726A8"/>
    <w:rsid w:val="00076E7E"/>
    <w:rsid w:val="00077F0E"/>
    <w:rsid w:val="00081391"/>
    <w:rsid w:val="00081C2A"/>
    <w:rsid w:val="00081EDA"/>
    <w:rsid w:val="00081F64"/>
    <w:rsid w:val="000845EA"/>
    <w:rsid w:val="00084F9D"/>
    <w:rsid w:val="00085FC8"/>
    <w:rsid w:val="00087F0D"/>
    <w:rsid w:val="000904B5"/>
    <w:rsid w:val="00090549"/>
    <w:rsid w:val="00095DBE"/>
    <w:rsid w:val="000A5883"/>
    <w:rsid w:val="000B3CF6"/>
    <w:rsid w:val="000B3F5B"/>
    <w:rsid w:val="000C1D2B"/>
    <w:rsid w:val="000C3C44"/>
    <w:rsid w:val="000C4347"/>
    <w:rsid w:val="000C488C"/>
    <w:rsid w:val="000C4E49"/>
    <w:rsid w:val="000C5179"/>
    <w:rsid w:val="000C603B"/>
    <w:rsid w:val="000C6793"/>
    <w:rsid w:val="000C7E90"/>
    <w:rsid w:val="000D362F"/>
    <w:rsid w:val="000E0F8E"/>
    <w:rsid w:val="000E1109"/>
    <w:rsid w:val="000E322C"/>
    <w:rsid w:val="000E35A0"/>
    <w:rsid w:val="000E3850"/>
    <w:rsid w:val="000E45C8"/>
    <w:rsid w:val="000E49A5"/>
    <w:rsid w:val="000E4EA5"/>
    <w:rsid w:val="000E5C04"/>
    <w:rsid w:val="000F0531"/>
    <w:rsid w:val="000F6BDB"/>
    <w:rsid w:val="000F7851"/>
    <w:rsid w:val="001009F0"/>
    <w:rsid w:val="00104880"/>
    <w:rsid w:val="00104F65"/>
    <w:rsid w:val="001058A6"/>
    <w:rsid w:val="00107A88"/>
    <w:rsid w:val="001101DB"/>
    <w:rsid w:val="0011128B"/>
    <w:rsid w:val="00112769"/>
    <w:rsid w:val="00117195"/>
    <w:rsid w:val="00117BE8"/>
    <w:rsid w:val="00124E27"/>
    <w:rsid w:val="0012596A"/>
    <w:rsid w:val="001269B6"/>
    <w:rsid w:val="00126DDA"/>
    <w:rsid w:val="001304AA"/>
    <w:rsid w:val="00133F7D"/>
    <w:rsid w:val="00135A32"/>
    <w:rsid w:val="00136F66"/>
    <w:rsid w:val="001370DA"/>
    <w:rsid w:val="00140E41"/>
    <w:rsid w:val="00141F01"/>
    <w:rsid w:val="00143CAE"/>
    <w:rsid w:val="001451C1"/>
    <w:rsid w:val="00146193"/>
    <w:rsid w:val="00146E95"/>
    <w:rsid w:val="00151524"/>
    <w:rsid w:val="0015221B"/>
    <w:rsid w:val="00153175"/>
    <w:rsid w:val="00153518"/>
    <w:rsid w:val="00153796"/>
    <w:rsid w:val="00154A02"/>
    <w:rsid w:val="00155113"/>
    <w:rsid w:val="0015670F"/>
    <w:rsid w:val="0016239A"/>
    <w:rsid w:val="00163092"/>
    <w:rsid w:val="001633DE"/>
    <w:rsid w:val="001700AF"/>
    <w:rsid w:val="001724E5"/>
    <w:rsid w:val="001731BA"/>
    <w:rsid w:val="0017468C"/>
    <w:rsid w:val="00177846"/>
    <w:rsid w:val="00181EB6"/>
    <w:rsid w:val="00187880"/>
    <w:rsid w:val="00190018"/>
    <w:rsid w:val="00190E6E"/>
    <w:rsid w:val="0019233A"/>
    <w:rsid w:val="00193631"/>
    <w:rsid w:val="00194BC5"/>
    <w:rsid w:val="00195384"/>
    <w:rsid w:val="00195C5C"/>
    <w:rsid w:val="00195ED5"/>
    <w:rsid w:val="0019614C"/>
    <w:rsid w:val="001A07BF"/>
    <w:rsid w:val="001A14CA"/>
    <w:rsid w:val="001A39D2"/>
    <w:rsid w:val="001A4B68"/>
    <w:rsid w:val="001A551E"/>
    <w:rsid w:val="001A589E"/>
    <w:rsid w:val="001A5AEE"/>
    <w:rsid w:val="001A7102"/>
    <w:rsid w:val="001B3ED8"/>
    <w:rsid w:val="001B67A3"/>
    <w:rsid w:val="001C1264"/>
    <w:rsid w:val="001C14CD"/>
    <w:rsid w:val="001C1EC3"/>
    <w:rsid w:val="001C467D"/>
    <w:rsid w:val="001C4DF4"/>
    <w:rsid w:val="001C6F04"/>
    <w:rsid w:val="001C7830"/>
    <w:rsid w:val="001D07F6"/>
    <w:rsid w:val="001D0BFD"/>
    <w:rsid w:val="001E0948"/>
    <w:rsid w:val="001E11EB"/>
    <w:rsid w:val="001E3A79"/>
    <w:rsid w:val="001E5382"/>
    <w:rsid w:val="001E56BA"/>
    <w:rsid w:val="001F02BB"/>
    <w:rsid w:val="001F0969"/>
    <w:rsid w:val="001F1518"/>
    <w:rsid w:val="001F1662"/>
    <w:rsid w:val="001F5507"/>
    <w:rsid w:val="001F6FE5"/>
    <w:rsid w:val="001F77E8"/>
    <w:rsid w:val="002020F1"/>
    <w:rsid w:val="002039E6"/>
    <w:rsid w:val="00204314"/>
    <w:rsid w:val="0020755F"/>
    <w:rsid w:val="002116C5"/>
    <w:rsid w:val="00211DF4"/>
    <w:rsid w:val="00212F28"/>
    <w:rsid w:val="00215342"/>
    <w:rsid w:val="00215F77"/>
    <w:rsid w:val="00216513"/>
    <w:rsid w:val="00221AB3"/>
    <w:rsid w:val="00223054"/>
    <w:rsid w:val="0022365D"/>
    <w:rsid w:val="0022452D"/>
    <w:rsid w:val="0022725C"/>
    <w:rsid w:val="00227542"/>
    <w:rsid w:val="00227F97"/>
    <w:rsid w:val="00232AC0"/>
    <w:rsid w:val="00235088"/>
    <w:rsid w:val="00236B20"/>
    <w:rsid w:val="0024199D"/>
    <w:rsid w:val="00241E24"/>
    <w:rsid w:val="00243CF2"/>
    <w:rsid w:val="0024497F"/>
    <w:rsid w:val="002457D9"/>
    <w:rsid w:val="0024593C"/>
    <w:rsid w:val="002459D5"/>
    <w:rsid w:val="00245B5F"/>
    <w:rsid w:val="00246AA6"/>
    <w:rsid w:val="00250B1A"/>
    <w:rsid w:val="0025374B"/>
    <w:rsid w:val="0025390A"/>
    <w:rsid w:val="00253BAC"/>
    <w:rsid w:val="00255614"/>
    <w:rsid w:val="00257164"/>
    <w:rsid w:val="00261C78"/>
    <w:rsid w:val="00262BBC"/>
    <w:rsid w:val="00262C9D"/>
    <w:rsid w:val="00264818"/>
    <w:rsid w:val="00267394"/>
    <w:rsid w:val="002709B9"/>
    <w:rsid w:val="002720CE"/>
    <w:rsid w:val="002727CF"/>
    <w:rsid w:val="00273654"/>
    <w:rsid w:val="00274551"/>
    <w:rsid w:val="00275A7F"/>
    <w:rsid w:val="00275CBE"/>
    <w:rsid w:val="00277BB6"/>
    <w:rsid w:val="00282C31"/>
    <w:rsid w:val="00282F25"/>
    <w:rsid w:val="002838E9"/>
    <w:rsid w:val="00286B10"/>
    <w:rsid w:val="00291669"/>
    <w:rsid w:val="002939B9"/>
    <w:rsid w:val="002960BD"/>
    <w:rsid w:val="002A63B8"/>
    <w:rsid w:val="002A6904"/>
    <w:rsid w:val="002A7B7C"/>
    <w:rsid w:val="002B3A91"/>
    <w:rsid w:val="002B4651"/>
    <w:rsid w:val="002B55E5"/>
    <w:rsid w:val="002C4717"/>
    <w:rsid w:val="002C7F47"/>
    <w:rsid w:val="002D030E"/>
    <w:rsid w:val="002D09FA"/>
    <w:rsid w:val="002D455A"/>
    <w:rsid w:val="002D523A"/>
    <w:rsid w:val="002E02D3"/>
    <w:rsid w:val="002E0756"/>
    <w:rsid w:val="002E3E5B"/>
    <w:rsid w:val="002E65CE"/>
    <w:rsid w:val="002E6BF8"/>
    <w:rsid w:val="002E7150"/>
    <w:rsid w:val="002E7E67"/>
    <w:rsid w:val="002F1FDC"/>
    <w:rsid w:val="002F32B0"/>
    <w:rsid w:val="002F32E3"/>
    <w:rsid w:val="002F367D"/>
    <w:rsid w:val="002F385D"/>
    <w:rsid w:val="002F394B"/>
    <w:rsid w:val="002F3B72"/>
    <w:rsid w:val="002F56A0"/>
    <w:rsid w:val="003044C7"/>
    <w:rsid w:val="003055D3"/>
    <w:rsid w:val="00305DEA"/>
    <w:rsid w:val="003114DA"/>
    <w:rsid w:val="003119BC"/>
    <w:rsid w:val="0031443E"/>
    <w:rsid w:val="0031638A"/>
    <w:rsid w:val="003178F7"/>
    <w:rsid w:val="00322043"/>
    <w:rsid w:val="00326BCE"/>
    <w:rsid w:val="0033276E"/>
    <w:rsid w:val="00336DBF"/>
    <w:rsid w:val="00340B7A"/>
    <w:rsid w:val="00345C3A"/>
    <w:rsid w:val="00346A71"/>
    <w:rsid w:val="00350513"/>
    <w:rsid w:val="003506FC"/>
    <w:rsid w:val="00353662"/>
    <w:rsid w:val="0035535B"/>
    <w:rsid w:val="00361803"/>
    <w:rsid w:val="00362091"/>
    <w:rsid w:val="00362B03"/>
    <w:rsid w:val="0036345F"/>
    <w:rsid w:val="00363ADB"/>
    <w:rsid w:val="00367F6B"/>
    <w:rsid w:val="00370316"/>
    <w:rsid w:val="00372D83"/>
    <w:rsid w:val="0037466D"/>
    <w:rsid w:val="00377121"/>
    <w:rsid w:val="00377988"/>
    <w:rsid w:val="00381544"/>
    <w:rsid w:val="00381DCC"/>
    <w:rsid w:val="00383DA2"/>
    <w:rsid w:val="003860B0"/>
    <w:rsid w:val="0038638B"/>
    <w:rsid w:val="0039193E"/>
    <w:rsid w:val="00395ACE"/>
    <w:rsid w:val="00397E81"/>
    <w:rsid w:val="003A0244"/>
    <w:rsid w:val="003A19AE"/>
    <w:rsid w:val="003A1AAC"/>
    <w:rsid w:val="003A1B3E"/>
    <w:rsid w:val="003A1FFD"/>
    <w:rsid w:val="003A3A8F"/>
    <w:rsid w:val="003A4DA9"/>
    <w:rsid w:val="003A587C"/>
    <w:rsid w:val="003B01A8"/>
    <w:rsid w:val="003B18A0"/>
    <w:rsid w:val="003B1D8F"/>
    <w:rsid w:val="003B23BB"/>
    <w:rsid w:val="003B45C1"/>
    <w:rsid w:val="003B5A0E"/>
    <w:rsid w:val="003B64D6"/>
    <w:rsid w:val="003C02B4"/>
    <w:rsid w:val="003C225C"/>
    <w:rsid w:val="003C2642"/>
    <w:rsid w:val="003C2842"/>
    <w:rsid w:val="003C2C50"/>
    <w:rsid w:val="003C33CB"/>
    <w:rsid w:val="003C4D92"/>
    <w:rsid w:val="003C69E0"/>
    <w:rsid w:val="003D0723"/>
    <w:rsid w:val="003D0CEC"/>
    <w:rsid w:val="003D2548"/>
    <w:rsid w:val="003D3360"/>
    <w:rsid w:val="003D72DA"/>
    <w:rsid w:val="003D7508"/>
    <w:rsid w:val="003E354C"/>
    <w:rsid w:val="003E3662"/>
    <w:rsid w:val="003E39E5"/>
    <w:rsid w:val="003E53F1"/>
    <w:rsid w:val="003E67CE"/>
    <w:rsid w:val="003E7F60"/>
    <w:rsid w:val="003F33B0"/>
    <w:rsid w:val="003F368D"/>
    <w:rsid w:val="003F6117"/>
    <w:rsid w:val="003F7C49"/>
    <w:rsid w:val="004002EE"/>
    <w:rsid w:val="004010B5"/>
    <w:rsid w:val="004038CC"/>
    <w:rsid w:val="0040513A"/>
    <w:rsid w:val="00415A1C"/>
    <w:rsid w:val="00421242"/>
    <w:rsid w:val="00424A9C"/>
    <w:rsid w:val="00425159"/>
    <w:rsid w:val="00425DBF"/>
    <w:rsid w:val="00426711"/>
    <w:rsid w:val="00426746"/>
    <w:rsid w:val="00434D8E"/>
    <w:rsid w:val="00441EAC"/>
    <w:rsid w:val="004454BF"/>
    <w:rsid w:val="0044676C"/>
    <w:rsid w:val="00447419"/>
    <w:rsid w:val="00455C99"/>
    <w:rsid w:val="00462814"/>
    <w:rsid w:val="0046399C"/>
    <w:rsid w:val="004672E8"/>
    <w:rsid w:val="0047125A"/>
    <w:rsid w:val="004722B8"/>
    <w:rsid w:val="00472F2D"/>
    <w:rsid w:val="004739F7"/>
    <w:rsid w:val="00475135"/>
    <w:rsid w:val="00476664"/>
    <w:rsid w:val="00481299"/>
    <w:rsid w:val="00481987"/>
    <w:rsid w:val="00481D8F"/>
    <w:rsid w:val="00483386"/>
    <w:rsid w:val="00485C7D"/>
    <w:rsid w:val="00486905"/>
    <w:rsid w:val="004871AA"/>
    <w:rsid w:val="00487A42"/>
    <w:rsid w:val="0049446A"/>
    <w:rsid w:val="004945D1"/>
    <w:rsid w:val="00495954"/>
    <w:rsid w:val="00495EE3"/>
    <w:rsid w:val="00497204"/>
    <w:rsid w:val="004A15C7"/>
    <w:rsid w:val="004A44F3"/>
    <w:rsid w:val="004A46F1"/>
    <w:rsid w:val="004A7998"/>
    <w:rsid w:val="004B09FA"/>
    <w:rsid w:val="004B0F8B"/>
    <w:rsid w:val="004B19D5"/>
    <w:rsid w:val="004B2CCB"/>
    <w:rsid w:val="004B2F61"/>
    <w:rsid w:val="004B589C"/>
    <w:rsid w:val="004B6B2B"/>
    <w:rsid w:val="004C11E3"/>
    <w:rsid w:val="004C28A0"/>
    <w:rsid w:val="004C3452"/>
    <w:rsid w:val="004C487B"/>
    <w:rsid w:val="004C489E"/>
    <w:rsid w:val="004C4F84"/>
    <w:rsid w:val="004C614B"/>
    <w:rsid w:val="004D28E9"/>
    <w:rsid w:val="004D3B5B"/>
    <w:rsid w:val="004D3CA4"/>
    <w:rsid w:val="004D3F0D"/>
    <w:rsid w:val="004D6A10"/>
    <w:rsid w:val="004E4A91"/>
    <w:rsid w:val="004E5105"/>
    <w:rsid w:val="004E5554"/>
    <w:rsid w:val="004E678D"/>
    <w:rsid w:val="004F17DD"/>
    <w:rsid w:val="004F1A91"/>
    <w:rsid w:val="004F234C"/>
    <w:rsid w:val="004F7815"/>
    <w:rsid w:val="00500EF9"/>
    <w:rsid w:val="0050181B"/>
    <w:rsid w:val="005020D7"/>
    <w:rsid w:val="00502E78"/>
    <w:rsid w:val="00503015"/>
    <w:rsid w:val="00503579"/>
    <w:rsid w:val="005065DE"/>
    <w:rsid w:val="0050745B"/>
    <w:rsid w:val="00512FD7"/>
    <w:rsid w:val="00515E20"/>
    <w:rsid w:val="00516019"/>
    <w:rsid w:val="0051639C"/>
    <w:rsid w:val="00516DD8"/>
    <w:rsid w:val="0051703D"/>
    <w:rsid w:val="0051776A"/>
    <w:rsid w:val="0052153D"/>
    <w:rsid w:val="00522224"/>
    <w:rsid w:val="00524A09"/>
    <w:rsid w:val="005261F7"/>
    <w:rsid w:val="00532E90"/>
    <w:rsid w:val="00534E44"/>
    <w:rsid w:val="005356D5"/>
    <w:rsid w:val="00537A75"/>
    <w:rsid w:val="00540C8E"/>
    <w:rsid w:val="00543237"/>
    <w:rsid w:val="005439B4"/>
    <w:rsid w:val="00550289"/>
    <w:rsid w:val="00550BCA"/>
    <w:rsid w:val="00552223"/>
    <w:rsid w:val="00553DDF"/>
    <w:rsid w:val="00556985"/>
    <w:rsid w:val="00556F7F"/>
    <w:rsid w:val="0056018C"/>
    <w:rsid w:val="0056095D"/>
    <w:rsid w:val="00561826"/>
    <w:rsid w:val="00562773"/>
    <w:rsid w:val="00563574"/>
    <w:rsid w:val="00563D23"/>
    <w:rsid w:val="00564D92"/>
    <w:rsid w:val="00567D94"/>
    <w:rsid w:val="005714A8"/>
    <w:rsid w:val="00571AC5"/>
    <w:rsid w:val="00573B2D"/>
    <w:rsid w:val="005749C0"/>
    <w:rsid w:val="00574D66"/>
    <w:rsid w:val="0057538D"/>
    <w:rsid w:val="005777D4"/>
    <w:rsid w:val="00580943"/>
    <w:rsid w:val="00581984"/>
    <w:rsid w:val="00582224"/>
    <w:rsid w:val="00590C24"/>
    <w:rsid w:val="00591093"/>
    <w:rsid w:val="00591D2E"/>
    <w:rsid w:val="0059596E"/>
    <w:rsid w:val="005967AA"/>
    <w:rsid w:val="005A07C8"/>
    <w:rsid w:val="005A07CD"/>
    <w:rsid w:val="005A3B37"/>
    <w:rsid w:val="005B0BF0"/>
    <w:rsid w:val="005B2FB8"/>
    <w:rsid w:val="005B43A4"/>
    <w:rsid w:val="005B63BB"/>
    <w:rsid w:val="005B668E"/>
    <w:rsid w:val="005B7201"/>
    <w:rsid w:val="005B7485"/>
    <w:rsid w:val="005B7FE6"/>
    <w:rsid w:val="005C1BFE"/>
    <w:rsid w:val="005C24EA"/>
    <w:rsid w:val="005C2AB8"/>
    <w:rsid w:val="005C328E"/>
    <w:rsid w:val="005C5580"/>
    <w:rsid w:val="005C5DA9"/>
    <w:rsid w:val="005C6A31"/>
    <w:rsid w:val="005C6F55"/>
    <w:rsid w:val="005D1CD0"/>
    <w:rsid w:val="005D2C41"/>
    <w:rsid w:val="005D2F16"/>
    <w:rsid w:val="005D48C6"/>
    <w:rsid w:val="005D48D2"/>
    <w:rsid w:val="005D5091"/>
    <w:rsid w:val="005E0AF3"/>
    <w:rsid w:val="005E6881"/>
    <w:rsid w:val="005E78DE"/>
    <w:rsid w:val="005E7B3C"/>
    <w:rsid w:val="005F0948"/>
    <w:rsid w:val="005F0F88"/>
    <w:rsid w:val="005F3862"/>
    <w:rsid w:val="005F39AF"/>
    <w:rsid w:val="005F6D6F"/>
    <w:rsid w:val="005F7E41"/>
    <w:rsid w:val="00602249"/>
    <w:rsid w:val="00605F9A"/>
    <w:rsid w:val="00606D22"/>
    <w:rsid w:val="00607ED8"/>
    <w:rsid w:val="00607FEA"/>
    <w:rsid w:val="00610225"/>
    <w:rsid w:val="006107CD"/>
    <w:rsid w:val="00611046"/>
    <w:rsid w:val="00611D84"/>
    <w:rsid w:val="00614B70"/>
    <w:rsid w:val="00615948"/>
    <w:rsid w:val="0061624C"/>
    <w:rsid w:val="00623A18"/>
    <w:rsid w:val="00627ED8"/>
    <w:rsid w:val="006329F7"/>
    <w:rsid w:val="00632F48"/>
    <w:rsid w:val="00634236"/>
    <w:rsid w:val="006401F4"/>
    <w:rsid w:val="0064021D"/>
    <w:rsid w:val="00642F4A"/>
    <w:rsid w:val="006438C0"/>
    <w:rsid w:val="006524DB"/>
    <w:rsid w:val="006528DA"/>
    <w:rsid w:val="006528E9"/>
    <w:rsid w:val="00652F46"/>
    <w:rsid w:val="00655F64"/>
    <w:rsid w:val="006570DF"/>
    <w:rsid w:val="006573BD"/>
    <w:rsid w:val="00664A52"/>
    <w:rsid w:val="00672CD9"/>
    <w:rsid w:val="00674B98"/>
    <w:rsid w:val="00674ECD"/>
    <w:rsid w:val="00680A0D"/>
    <w:rsid w:val="0068106D"/>
    <w:rsid w:val="006826B8"/>
    <w:rsid w:val="0068721B"/>
    <w:rsid w:val="00687CCF"/>
    <w:rsid w:val="00692703"/>
    <w:rsid w:val="006A0605"/>
    <w:rsid w:val="006A18C3"/>
    <w:rsid w:val="006B1D60"/>
    <w:rsid w:val="006B3599"/>
    <w:rsid w:val="006B510C"/>
    <w:rsid w:val="006B6FB8"/>
    <w:rsid w:val="006C165E"/>
    <w:rsid w:val="006C1BEE"/>
    <w:rsid w:val="006C1BEF"/>
    <w:rsid w:val="006C26EB"/>
    <w:rsid w:val="006C2C67"/>
    <w:rsid w:val="006C31BD"/>
    <w:rsid w:val="006C5EA1"/>
    <w:rsid w:val="006C6510"/>
    <w:rsid w:val="006C6D58"/>
    <w:rsid w:val="006D0B6E"/>
    <w:rsid w:val="006D19A3"/>
    <w:rsid w:val="006D2D83"/>
    <w:rsid w:val="006D3331"/>
    <w:rsid w:val="006D355D"/>
    <w:rsid w:val="006D62F8"/>
    <w:rsid w:val="006D66C9"/>
    <w:rsid w:val="006D7BBF"/>
    <w:rsid w:val="006D7D64"/>
    <w:rsid w:val="006E041E"/>
    <w:rsid w:val="006E2D44"/>
    <w:rsid w:val="006F353B"/>
    <w:rsid w:val="006F422A"/>
    <w:rsid w:val="006F5789"/>
    <w:rsid w:val="006F58EF"/>
    <w:rsid w:val="006F6A82"/>
    <w:rsid w:val="00701810"/>
    <w:rsid w:val="007019D2"/>
    <w:rsid w:val="00701B21"/>
    <w:rsid w:val="00702757"/>
    <w:rsid w:val="00706E8A"/>
    <w:rsid w:val="007074A4"/>
    <w:rsid w:val="0071161E"/>
    <w:rsid w:val="00711717"/>
    <w:rsid w:val="007137BA"/>
    <w:rsid w:val="00714FF4"/>
    <w:rsid w:val="007150F4"/>
    <w:rsid w:val="00721491"/>
    <w:rsid w:val="00722175"/>
    <w:rsid w:val="00723CD0"/>
    <w:rsid w:val="007240F4"/>
    <w:rsid w:val="0072425F"/>
    <w:rsid w:val="00726D0A"/>
    <w:rsid w:val="00727FE3"/>
    <w:rsid w:val="00732DFC"/>
    <w:rsid w:val="00733EC6"/>
    <w:rsid w:val="00733EC7"/>
    <w:rsid w:val="00734029"/>
    <w:rsid w:val="00735573"/>
    <w:rsid w:val="00735F94"/>
    <w:rsid w:val="00742208"/>
    <w:rsid w:val="00743CF6"/>
    <w:rsid w:val="00751D10"/>
    <w:rsid w:val="0075272B"/>
    <w:rsid w:val="00753351"/>
    <w:rsid w:val="00753912"/>
    <w:rsid w:val="00755709"/>
    <w:rsid w:val="00760415"/>
    <w:rsid w:val="0076059D"/>
    <w:rsid w:val="00760963"/>
    <w:rsid w:val="00760F89"/>
    <w:rsid w:val="007631F0"/>
    <w:rsid w:val="00764F6C"/>
    <w:rsid w:val="00765A92"/>
    <w:rsid w:val="00766757"/>
    <w:rsid w:val="00772DBF"/>
    <w:rsid w:val="00775C53"/>
    <w:rsid w:val="00777741"/>
    <w:rsid w:val="007804F4"/>
    <w:rsid w:val="0078081D"/>
    <w:rsid w:val="007841F7"/>
    <w:rsid w:val="007849B3"/>
    <w:rsid w:val="00786B07"/>
    <w:rsid w:val="007871D5"/>
    <w:rsid w:val="0079044D"/>
    <w:rsid w:val="00791272"/>
    <w:rsid w:val="00792A42"/>
    <w:rsid w:val="0079369D"/>
    <w:rsid w:val="00796F5A"/>
    <w:rsid w:val="007A069B"/>
    <w:rsid w:val="007A198D"/>
    <w:rsid w:val="007A1BBA"/>
    <w:rsid w:val="007A465B"/>
    <w:rsid w:val="007A46D5"/>
    <w:rsid w:val="007A5CE3"/>
    <w:rsid w:val="007A5F1B"/>
    <w:rsid w:val="007B1936"/>
    <w:rsid w:val="007B3B7D"/>
    <w:rsid w:val="007B74F6"/>
    <w:rsid w:val="007C2712"/>
    <w:rsid w:val="007C3DCA"/>
    <w:rsid w:val="007C4AE4"/>
    <w:rsid w:val="007D2EDB"/>
    <w:rsid w:val="007D3035"/>
    <w:rsid w:val="007D396D"/>
    <w:rsid w:val="007D5178"/>
    <w:rsid w:val="007D51A1"/>
    <w:rsid w:val="007D7A38"/>
    <w:rsid w:val="007E33CF"/>
    <w:rsid w:val="007E39F2"/>
    <w:rsid w:val="007E4016"/>
    <w:rsid w:val="007E4B1A"/>
    <w:rsid w:val="007F176B"/>
    <w:rsid w:val="007F419C"/>
    <w:rsid w:val="007F5BF6"/>
    <w:rsid w:val="007F5CDD"/>
    <w:rsid w:val="00803052"/>
    <w:rsid w:val="008032BA"/>
    <w:rsid w:val="00804F82"/>
    <w:rsid w:val="00805490"/>
    <w:rsid w:val="00805C79"/>
    <w:rsid w:val="00806676"/>
    <w:rsid w:val="0080789A"/>
    <w:rsid w:val="00816551"/>
    <w:rsid w:val="00817492"/>
    <w:rsid w:val="008208AA"/>
    <w:rsid w:val="00825120"/>
    <w:rsid w:val="008262BC"/>
    <w:rsid w:val="00831A0D"/>
    <w:rsid w:val="00836665"/>
    <w:rsid w:val="00837392"/>
    <w:rsid w:val="00840493"/>
    <w:rsid w:val="0084287E"/>
    <w:rsid w:val="008454DC"/>
    <w:rsid w:val="00845C3D"/>
    <w:rsid w:val="0084722B"/>
    <w:rsid w:val="00847B1A"/>
    <w:rsid w:val="0085074C"/>
    <w:rsid w:val="008533DE"/>
    <w:rsid w:val="0085345E"/>
    <w:rsid w:val="00853D5C"/>
    <w:rsid w:val="00857D0D"/>
    <w:rsid w:val="008614AA"/>
    <w:rsid w:val="00862B0D"/>
    <w:rsid w:val="00862E5D"/>
    <w:rsid w:val="00863E73"/>
    <w:rsid w:val="00865586"/>
    <w:rsid w:val="0087086B"/>
    <w:rsid w:val="00871147"/>
    <w:rsid w:val="008808D7"/>
    <w:rsid w:val="008811A1"/>
    <w:rsid w:val="00881D87"/>
    <w:rsid w:val="00882475"/>
    <w:rsid w:val="008864B5"/>
    <w:rsid w:val="00890BFE"/>
    <w:rsid w:val="0089186D"/>
    <w:rsid w:val="00892D16"/>
    <w:rsid w:val="00894660"/>
    <w:rsid w:val="008950C1"/>
    <w:rsid w:val="00896E67"/>
    <w:rsid w:val="008A2B87"/>
    <w:rsid w:val="008A39A8"/>
    <w:rsid w:val="008A73D5"/>
    <w:rsid w:val="008B0167"/>
    <w:rsid w:val="008B18CE"/>
    <w:rsid w:val="008B4E41"/>
    <w:rsid w:val="008C1595"/>
    <w:rsid w:val="008C3F67"/>
    <w:rsid w:val="008C6E7A"/>
    <w:rsid w:val="008C7B6E"/>
    <w:rsid w:val="008C7B77"/>
    <w:rsid w:val="008D16E9"/>
    <w:rsid w:val="008D3ABD"/>
    <w:rsid w:val="008D412B"/>
    <w:rsid w:val="008E4C97"/>
    <w:rsid w:val="008E55EF"/>
    <w:rsid w:val="008E7645"/>
    <w:rsid w:val="008F5155"/>
    <w:rsid w:val="008F51F1"/>
    <w:rsid w:val="008F7E19"/>
    <w:rsid w:val="008F7F7C"/>
    <w:rsid w:val="009001CF"/>
    <w:rsid w:val="009015BD"/>
    <w:rsid w:val="00901A97"/>
    <w:rsid w:val="0090483D"/>
    <w:rsid w:val="00907692"/>
    <w:rsid w:val="00907DB0"/>
    <w:rsid w:val="00911D5C"/>
    <w:rsid w:val="0091668A"/>
    <w:rsid w:val="009221F1"/>
    <w:rsid w:val="0092481D"/>
    <w:rsid w:val="0092533D"/>
    <w:rsid w:val="00927C5D"/>
    <w:rsid w:val="0093079B"/>
    <w:rsid w:val="00930946"/>
    <w:rsid w:val="0093693F"/>
    <w:rsid w:val="00937B6E"/>
    <w:rsid w:val="009429ED"/>
    <w:rsid w:val="00943164"/>
    <w:rsid w:val="00943770"/>
    <w:rsid w:val="00950031"/>
    <w:rsid w:val="009574DC"/>
    <w:rsid w:val="0096125F"/>
    <w:rsid w:val="009615B2"/>
    <w:rsid w:val="00961766"/>
    <w:rsid w:val="00963D35"/>
    <w:rsid w:val="00965A60"/>
    <w:rsid w:val="009670E9"/>
    <w:rsid w:val="00967BB8"/>
    <w:rsid w:val="009717F9"/>
    <w:rsid w:val="00971E42"/>
    <w:rsid w:val="0097790E"/>
    <w:rsid w:val="009812B7"/>
    <w:rsid w:val="009824FE"/>
    <w:rsid w:val="00982E4D"/>
    <w:rsid w:val="0098316A"/>
    <w:rsid w:val="00984AD9"/>
    <w:rsid w:val="009853B5"/>
    <w:rsid w:val="009869FB"/>
    <w:rsid w:val="0099029A"/>
    <w:rsid w:val="0099169B"/>
    <w:rsid w:val="00991B5D"/>
    <w:rsid w:val="00991E40"/>
    <w:rsid w:val="009931D9"/>
    <w:rsid w:val="00993F42"/>
    <w:rsid w:val="00995C2F"/>
    <w:rsid w:val="00997F23"/>
    <w:rsid w:val="009A02AF"/>
    <w:rsid w:val="009A17E1"/>
    <w:rsid w:val="009A357E"/>
    <w:rsid w:val="009A51B2"/>
    <w:rsid w:val="009A782F"/>
    <w:rsid w:val="009B01CD"/>
    <w:rsid w:val="009B33BB"/>
    <w:rsid w:val="009B4F21"/>
    <w:rsid w:val="009C06DC"/>
    <w:rsid w:val="009C232D"/>
    <w:rsid w:val="009C23AB"/>
    <w:rsid w:val="009C3B2C"/>
    <w:rsid w:val="009C5A02"/>
    <w:rsid w:val="009D0CD3"/>
    <w:rsid w:val="009D2351"/>
    <w:rsid w:val="009D4EFA"/>
    <w:rsid w:val="009D6082"/>
    <w:rsid w:val="009D6419"/>
    <w:rsid w:val="009D6BB8"/>
    <w:rsid w:val="009D73BC"/>
    <w:rsid w:val="009E18B5"/>
    <w:rsid w:val="009E540C"/>
    <w:rsid w:val="009E5CC6"/>
    <w:rsid w:val="009E79B4"/>
    <w:rsid w:val="009F02F0"/>
    <w:rsid w:val="009F135E"/>
    <w:rsid w:val="009F2B8F"/>
    <w:rsid w:val="009F7689"/>
    <w:rsid w:val="009F7B73"/>
    <w:rsid w:val="00A0002E"/>
    <w:rsid w:val="00A0050B"/>
    <w:rsid w:val="00A028FA"/>
    <w:rsid w:val="00A03AB9"/>
    <w:rsid w:val="00A03D34"/>
    <w:rsid w:val="00A053A5"/>
    <w:rsid w:val="00A0751B"/>
    <w:rsid w:val="00A10BFB"/>
    <w:rsid w:val="00A124C1"/>
    <w:rsid w:val="00A134F5"/>
    <w:rsid w:val="00A144D3"/>
    <w:rsid w:val="00A17545"/>
    <w:rsid w:val="00A1782C"/>
    <w:rsid w:val="00A17AC1"/>
    <w:rsid w:val="00A22F23"/>
    <w:rsid w:val="00A23AD8"/>
    <w:rsid w:val="00A24BB0"/>
    <w:rsid w:val="00A25ABF"/>
    <w:rsid w:val="00A31150"/>
    <w:rsid w:val="00A31795"/>
    <w:rsid w:val="00A327D0"/>
    <w:rsid w:val="00A33690"/>
    <w:rsid w:val="00A33F7F"/>
    <w:rsid w:val="00A34E83"/>
    <w:rsid w:val="00A35D9B"/>
    <w:rsid w:val="00A40837"/>
    <w:rsid w:val="00A41FC2"/>
    <w:rsid w:val="00A47F4F"/>
    <w:rsid w:val="00A62CCD"/>
    <w:rsid w:val="00A63766"/>
    <w:rsid w:val="00A6416B"/>
    <w:rsid w:val="00A65CAC"/>
    <w:rsid w:val="00A6606C"/>
    <w:rsid w:val="00A70BB0"/>
    <w:rsid w:val="00A72382"/>
    <w:rsid w:val="00A74899"/>
    <w:rsid w:val="00A750DA"/>
    <w:rsid w:val="00A75FF9"/>
    <w:rsid w:val="00A83426"/>
    <w:rsid w:val="00A852E6"/>
    <w:rsid w:val="00A901CB"/>
    <w:rsid w:val="00A91A87"/>
    <w:rsid w:val="00A91C1B"/>
    <w:rsid w:val="00A92ED4"/>
    <w:rsid w:val="00A95211"/>
    <w:rsid w:val="00AA0F04"/>
    <w:rsid w:val="00AA268B"/>
    <w:rsid w:val="00AA3AD8"/>
    <w:rsid w:val="00AA6D7C"/>
    <w:rsid w:val="00AA7DAF"/>
    <w:rsid w:val="00AB0ED9"/>
    <w:rsid w:val="00AB2346"/>
    <w:rsid w:val="00AB241C"/>
    <w:rsid w:val="00AB4D6E"/>
    <w:rsid w:val="00AB52D5"/>
    <w:rsid w:val="00AB668B"/>
    <w:rsid w:val="00AC12ED"/>
    <w:rsid w:val="00AC2CC5"/>
    <w:rsid w:val="00AC2E65"/>
    <w:rsid w:val="00AC4346"/>
    <w:rsid w:val="00AC5795"/>
    <w:rsid w:val="00AC5DF0"/>
    <w:rsid w:val="00AD2172"/>
    <w:rsid w:val="00AD2983"/>
    <w:rsid w:val="00AD4ADB"/>
    <w:rsid w:val="00AE12AF"/>
    <w:rsid w:val="00AE1550"/>
    <w:rsid w:val="00AE5CA2"/>
    <w:rsid w:val="00AE79A4"/>
    <w:rsid w:val="00AF1FDF"/>
    <w:rsid w:val="00AF277A"/>
    <w:rsid w:val="00AF32BD"/>
    <w:rsid w:val="00AF6CE9"/>
    <w:rsid w:val="00AF7056"/>
    <w:rsid w:val="00B002E2"/>
    <w:rsid w:val="00B00A0F"/>
    <w:rsid w:val="00B00B2E"/>
    <w:rsid w:val="00B01577"/>
    <w:rsid w:val="00B023EA"/>
    <w:rsid w:val="00B031CB"/>
    <w:rsid w:val="00B101F9"/>
    <w:rsid w:val="00B10305"/>
    <w:rsid w:val="00B10833"/>
    <w:rsid w:val="00B110AD"/>
    <w:rsid w:val="00B1122C"/>
    <w:rsid w:val="00B12824"/>
    <w:rsid w:val="00B12CF5"/>
    <w:rsid w:val="00B15CC1"/>
    <w:rsid w:val="00B20E6F"/>
    <w:rsid w:val="00B21528"/>
    <w:rsid w:val="00B227AD"/>
    <w:rsid w:val="00B23532"/>
    <w:rsid w:val="00B24102"/>
    <w:rsid w:val="00B2513D"/>
    <w:rsid w:val="00B300C6"/>
    <w:rsid w:val="00B31179"/>
    <w:rsid w:val="00B31954"/>
    <w:rsid w:val="00B3254D"/>
    <w:rsid w:val="00B328C8"/>
    <w:rsid w:val="00B3476C"/>
    <w:rsid w:val="00B352FF"/>
    <w:rsid w:val="00B42165"/>
    <w:rsid w:val="00B42B97"/>
    <w:rsid w:val="00B43ACD"/>
    <w:rsid w:val="00B4404E"/>
    <w:rsid w:val="00B441F2"/>
    <w:rsid w:val="00B465E0"/>
    <w:rsid w:val="00B51144"/>
    <w:rsid w:val="00B5225E"/>
    <w:rsid w:val="00B522B5"/>
    <w:rsid w:val="00B54118"/>
    <w:rsid w:val="00B5606F"/>
    <w:rsid w:val="00B56CB1"/>
    <w:rsid w:val="00B571F7"/>
    <w:rsid w:val="00B603B0"/>
    <w:rsid w:val="00B623BC"/>
    <w:rsid w:val="00B64385"/>
    <w:rsid w:val="00B64E23"/>
    <w:rsid w:val="00B67655"/>
    <w:rsid w:val="00B70F86"/>
    <w:rsid w:val="00B7375D"/>
    <w:rsid w:val="00B7513A"/>
    <w:rsid w:val="00B770F3"/>
    <w:rsid w:val="00B7724D"/>
    <w:rsid w:val="00B82F7D"/>
    <w:rsid w:val="00B85013"/>
    <w:rsid w:val="00B854DC"/>
    <w:rsid w:val="00B86283"/>
    <w:rsid w:val="00B90790"/>
    <w:rsid w:val="00B93DBD"/>
    <w:rsid w:val="00B93FDB"/>
    <w:rsid w:val="00B94424"/>
    <w:rsid w:val="00B95410"/>
    <w:rsid w:val="00B96B8B"/>
    <w:rsid w:val="00BA0CC6"/>
    <w:rsid w:val="00BA1B29"/>
    <w:rsid w:val="00BA1F9E"/>
    <w:rsid w:val="00BA1FE9"/>
    <w:rsid w:val="00BA2EC0"/>
    <w:rsid w:val="00BA370A"/>
    <w:rsid w:val="00BB0393"/>
    <w:rsid w:val="00BB116C"/>
    <w:rsid w:val="00BB18E5"/>
    <w:rsid w:val="00BB6322"/>
    <w:rsid w:val="00BB7BCA"/>
    <w:rsid w:val="00BC39A5"/>
    <w:rsid w:val="00BC4EE4"/>
    <w:rsid w:val="00BD0C3A"/>
    <w:rsid w:val="00BD43DC"/>
    <w:rsid w:val="00BE0BE8"/>
    <w:rsid w:val="00BE0E65"/>
    <w:rsid w:val="00BE14E5"/>
    <w:rsid w:val="00BE3B2A"/>
    <w:rsid w:val="00BE5ADF"/>
    <w:rsid w:val="00BE6FB2"/>
    <w:rsid w:val="00BE719C"/>
    <w:rsid w:val="00BE755D"/>
    <w:rsid w:val="00BF13D4"/>
    <w:rsid w:val="00BF19F8"/>
    <w:rsid w:val="00BF3115"/>
    <w:rsid w:val="00BF3AB4"/>
    <w:rsid w:val="00BF7591"/>
    <w:rsid w:val="00C027B9"/>
    <w:rsid w:val="00C048FF"/>
    <w:rsid w:val="00C06734"/>
    <w:rsid w:val="00C117C9"/>
    <w:rsid w:val="00C14845"/>
    <w:rsid w:val="00C14E9D"/>
    <w:rsid w:val="00C15430"/>
    <w:rsid w:val="00C1585A"/>
    <w:rsid w:val="00C15BA7"/>
    <w:rsid w:val="00C169A8"/>
    <w:rsid w:val="00C17B25"/>
    <w:rsid w:val="00C17BC6"/>
    <w:rsid w:val="00C20AD3"/>
    <w:rsid w:val="00C22090"/>
    <w:rsid w:val="00C24492"/>
    <w:rsid w:val="00C24AA6"/>
    <w:rsid w:val="00C31E1A"/>
    <w:rsid w:val="00C33AEF"/>
    <w:rsid w:val="00C346C8"/>
    <w:rsid w:val="00C348FA"/>
    <w:rsid w:val="00C36C01"/>
    <w:rsid w:val="00C37236"/>
    <w:rsid w:val="00C4335D"/>
    <w:rsid w:val="00C43A07"/>
    <w:rsid w:val="00C43A9F"/>
    <w:rsid w:val="00C47525"/>
    <w:rsid w:val="00C47825"/>
    <w:rsid w:val="00C52CE5"/>
    <w:rsid w:val="00C573AF"/>
    <w:rsid w:val="00C57FCD"/>
    <w:rsid w:val="00C60100"/>
    <w:rsid w:val="00C63679"/>
    <w:rsid w:val="00C658B1"/>
    <w:rsid w:val="00C70779"/>
    <w:rsid w:val="00C71809"/>
    <w:rsid w:val="00C730C7"/>
    <w:rsid w:val="00C73A75"/>
    <w:rsid w:val="00C73AA9"/>
    <w:rsid w:val="00C73F2F"/>
    <w:rsid w:val="00C77452"/>
    <w:rsid w:val="00C8099A"/>
    <w:rsid w:val="00C810BC"/>
    <w:rsid w:val="00C81124"/>
    <w:rsid w:val="00C81702"/>
    <w:rsid w:val="00C82B2F"/>
    <w:rsid w:val="00C84B6B"/>
    <w:rsid w:val="00C90AD9"/>
    <w:rsid w:val="00C90C26"/>
    <w:rsid w:val="00C914A3"/>
    <w:rsid w:val="00C94549"/>
    <w:rsid w:val="00C95054"/>
    <w:rsid w:val="00C95E7B"/>
    <w:rsid w:val="00C966F3"/>
    <w:rsid w:val="00C968B9"/>
    <w:rsid w:val="00C977CB"/>
    <w:rsid w:val="00C97E5E"/>
    <w:rsid w:val="00CA34FA"/>
    <w:rsid w:val="00CA36DE"/>
    <w:rsid w:val="00CA4866"/>
    <w:rsid w:val="00CA5667"/>
    <w:rsid w:val="00CA5978"/>
    <w:rsid w:val="00CA5C60"/>
    <w:rsid w:val="00CA7C45"/>
    <w:rsid w:val="00CB03A3"/>
    <w:rsid w:val="00CB2CD3"/>
    <w:rsid w:val="00CB74C4"/>
    <w:rsid w:val="00CB7891"/>
    <w:rsid w:val="00CC3922"/>
    <w:rsid w:val="00CC459D"/>
    <w:rsid w:val="00CC58E7"/>
    <w:rsid w:val="00CC7FBE"/>
    <w:rsid w:val="00CD013D"/>
    <w:rsid w:val="00CD07FD"/>
    <w:rsid w:val="00CD181B"/>
    <w:rsid w:val="00CD3277"/>
    <w:rsid w:val="00CD5272"/>
    <w:rsid w:val="00CD73AE"/>
    <w:rsid w:val="00CD7DE8"/>
    <w:rsid w:val="00CE02C1"/>
    <w:rsid w:val="00CE06E3"/>
    <w:rsid w:val="00CE0ECE"/>
    <w:rsid w:val="00CE30B5"/>
    <w:rsid w:val="00CE4A39"/>
    <w:rsid w:val="00CE4D22"/>
    <w:rsid w:val="00CF4E62"/>
    <w:rsid w:val="00CF549F"/>
    <w:rsid w:val="00CF54B1"/>
    <w:rsid w:val="00CF60E7"/>
    <w:rsid w:val="00CF76BC"/>
    <w:rsid w:val="00D030B5"/>
    <w:rsid w:val="00D032E9"/>
    <w:rsid w:val="00D05EAB"/>
    <w:rsid w:val="00D06BCC"/>
    <w:rsid w:val="00D13F4D"/>
    <w:rsid w:val="00D16A33"/>
    <w:rsid w:val="00D217B5"/>
    <w:rsid w:val="00D22E78"/>
    <w:rsid w:val="00D30450"/>
    <w:rsid w:val="00D3241D"/>
    <w:rsid w:val="00D339F6"/>
    <w:rsid w:val="00D3539E"/>
    <w:rsid w:val="00D35AA7"/>
    <w:rsid w:val="00D36400"/>
    <w:rsid w:val="00D40C7A"/>
    <w:rsid w:val="00D42511"/>
    <w:rsid w:val="00D42B0C"/>
    <w:rsid w:val="00D4303F"/>
    <w:rsid w:val="00D44B43"/>
    <w:rsid w:val="00D45DCA"/>
    <w:rsid w:val="00D47571"/>
    <w:rsid w:val="00D542F0"/>
    <w:rsid w:val="00D5431E"/>
    <w:rsid w:val="00D54CAE"/>
    <w:rsid w:val="00D56CA1"/>
    <w:rsid w:val="00D612EB"/>
    <w:rsid w:val="00D61C6E"/>
    <w:rsid w:val="00D61E03"/>
    <w:rsid w:val="00D630B2"/>
    <w:rsid w:val="00D6540B"/>
    <w:rsid w:val="00D65699"/>
    <w:rsid w:val="00D708E6"/>
    <w:rsid w:val="00D71295"/>
    <w:rsid w:val="00D71AE9"/>
    <w:rsid w:val="00D73165"/>
    <w:rsid w:val="00D76571"/>
    <w:rsid w:val="00D81D95"/>
    <w:rsid w:val="00D82017"/>
    <w:rsid w:val="00D8453A"/>
    <w:rsid w:val="00D84E5D"/>
    <w:rsid w:val="00D84FF7"/>
    <w:rsid w:val="00D873B7"/>
    <w:rsid w:val="00D878BB"/>
    <w:rsid w:val="00D90502"/>
    <w:rsid w:val="00D908BD"/>
    <w:rsid w:val="00D945DB"/>
    <w:rsid w:val="00D9509A"/>
    <w:rsid w:val="00D96FD6"/>
    <w:rsid w:val="00D971FC"/>
    <w:rsid w:val="00DA01DB"/>
    <w:rsid w:val="00DA2DBD"/>
    <w:rsid w:val="00DA50EC"/>
    <w:rsid w:val="00DA7656"/>
    <w:rsid w:val="00DB1BDC"/>
    <w:rsid w:val="00DB2091"/>
    <w:rsid w:val="00DB231C"/>
    <w:rsid w:val="00DB2D02"/>
    <w:rsid w:val="00DB315F"/>
    <w:rsid w:val="00DB7564"/>
    <w:rsid w:val="00DC169D"/>
    <w:rsid w:val="00DC16C9"/>
    <w:rsid w:val="00DC19BC"/>
    <w:rsid w:val="00DC1DC0"/>
    <w:rsid w:val="00DC47A3"/>
    <w:rsid w:val="00DC549D"/>
    <w:rsid w:val="00DC5E92"/>
    <w:rsid w:val="00DC684E"/>
    <w:rsid w:val="00DC6DAB"/>
    <w:rsid w:val="00DC7BED"/>
    <w:rsid w:val="00DD0986"/>
    <w:rsid w:val="00DD0B9B"/>
    <w:rsid w:val="00DD2375"/>
    <w:rsid w:val="00DD2EC3"/>
    <w:rsid w:val="00DE0DE9"/>
    <w:rsid w:val="00DE16AF"/>
    <w:rsid w:val="00DE4380"/>
    <w:rsid w:val="00DE6C9F"/>
    <w:rsid w:val="00DF18C8"/>
    <w:rsid w:val="00DF39F9"/>
    <w:rsid w:val="00DF3D47"/>
    <w:rsid w:val="00DF4D1E"/>
    <w:rsid w:val="00DF4DBE"/>
    <w:rsid w:val="00DF5AD6"/>
    <w:rsid w:val="00E01227"/>
    <w:rsid w:val="00E02A4A"/>
    <w:rsid w:val="00E04F48"/>
    <w:rsid w:val="00E0516C"/>
    <w:rsid w:val="00E05AC2"/>
    <w:rsid w:val="00E06523"/>
    <w:rsid w:val="00E10F2F"/>
    <w:rsid w:val="00E1185F"/>
    <w:rsid w:val="00E13576"/>
    <w:rsid w:val="00E135C7"/>
    <w:rsid w:val="00E15818"/>
    <w:rsid w:val="00E1721E"/>
    <w:rsid w:val="00E227A7"/>
    <w:rsid w:val="00E26A78"/>
    <w:rsid w:val="00E27534"/>
    <w:rsid w:val="00E31194"/>
    <w:rsid w:val="00E3289A"/>
    <w:rsid w:val="00E35260"/>
    <w:rsid w:val="00E3678A"/>
    <w:rsid w:val="00E36B46"/>
    <w:rsid w:val="00E419F3"/>
    <w:rsid w:val="00E43D98"/>
    <w:rsid w:val="00E44023"/>
    <w:rsid w:val="00E444E2"/>
    <w:rsid w:val="00E456B0"/>
    <w:rsid w:val="00E45784"/>
    <w:rsid w:val="00E50602"/>
    <w:rsid w:val="00E514BB"/>
    <w:rsid w:val="00E54677"/>
    <w:rsid w:val="00E5759D"/>
    <w:rsid w:val="00E60143"/>
    <w:rsid w:val="00E6259F"/>
    <w:rsid w:val="00E630EA"/>
    <w:rsid w:val="00E63471"/>
    <w:rsid w:val="00E63A87"/>
    <w:rsid w:val="00E641D1"/>
    <w:rsid w:val="00E6444C"/>
    <w:rsid w:val="00E64BF1"/>
    <w:rsid w:val="00E66E67"/>
    <w:rsid w:val="00E67898"/>
    <w:rsid w:val="00E70902"/>
    <w:rsid w:val="00E70AA3"/>
    <w:rsid w:val="00E71165"/>
    <w:rsid w:val="00E71630"/>
    <w:rsid w:val="00E71764"/>
    <w:rsid w:val="00E758F2"/>
    <w:rsid w:val="00E75C08"/>
    <w:rsid w:val="00E85B28"/>
    <w:rsid w:val="00E8600C"/>
    <w:rsid w:val="00E86F6B"/>
    <w:rsid w:val="00E94502"/>
    <w:rsid w:val="00E94F9F"/>
    <w:rsid w:val="00E9793A"/>
    <w:rsid w:val="00EA29FE"/>
    <w:rsid w:val="00EA2B1B"/>
    <w:rsid w:val="00EA2F3C"/>
    <w:rsid w:val="00EA784A"/>
    <w:rsid w:val="00EA7B37"/>
    <w:rsid w:val="00EB07A2"/>
    <w:rsid w:val="00EB307C"/>
    <w:rsid w:val="00EB3B2E"/>
    <w:rsid w:val="00EB4029"/>
    <w:rsid w:val="00EB74ED"/>
    <w:rsid w:val="00EC1264"/>
    <w:rsid w:val="00EC20F5"/>
    <w:rsid w:val="00EC2264"/>
    <w:rsid w:val="00EC44EC"/>
    <w:rsid w:val="00EC4642"/>
    <w:rsid w:val="00EC6E7C"/>
    <w:rsid w:val="00EC7450"/>
    <w:rsid w:val="00EC7570"/>
    <w:rsid w:val="00ED001C"/>
    <w:rsid w:val="00ED03CD"/>
    <w:rsid w:val="00ED3C88"/>
    <w:rsid w:val="00ED42F1"/>
    <w:rsid w:val="00ED6E48"/>
    <w:rsid w:val="00ED7D19"/>
    <w:rsid w:val="00EE0A74"/>
    <w:rsid w:val="00EE2D09"/>
    <w:rsid w:val="00EF03C5"/>
    <w:rsid w:val="00EF0722"/>
    <w:rsid w:val="00EF0B9D"/>
    <w:rsid w:val="00EF1743"/>
    <w:rsid w:val="00EF793A"/>
    <w:rsid w:val="00EF7DB5"/>
    <w:rsid w:val="00F00FC1"/>
    <w:rsid w:val="00F01340"/>
    <w:rsid w:val="00F05C0A"/>
    <w:rsid w:val="00F05DB4"/>
    <w:rsid w:val="00F061AC"/>
    <w:rsid w:val="00F073B5"/>
    <w:rsid w:val="00F10FB6"/>
    <w:rsid w:val="00F11B7B"/>
    <w:rsid w:val="00F11D6D"/>
    <w:rsid w:val="00F11DE0"/>
    <w:rsid w:val="00F14CDE"/>
    <w:rsid w:val="00F173A6"/>
    <w:rsid w:val="00F208E0"/>
    <w:rsid w:val="00F2174E"/>
    <w:rsid w:val="00F23A80"/>
    <w:rsid w:val="00F26D1F"/>
    <w:rsid w:val="00F26D87"/>
    <w:rsid w:val="00F3212D"/>
    <w:rsid w:val="00F328DA"/>
    <w:rsid w:val="00F350A1"/>
    <w:rsid w:val="00F36ABE"/>
    <w:rsid w:val="00F37B07"/>
    <w:rsid w:val="00F37E5F"/>
    <w:rsid w:val="00F43C7F"/>
    <w:rsid w:val="00F53F78"/>
    <w:rsid w:val="00F56B04"/>
    <w:rsid w:val="00F573B4"/>
    <w:rsid w:val="00F6237A"/>
    <w:rsid w:val="00F62E0E"/>
    <w:rsid w:val="00F633E2"/>
    <w:rsid w:val="00F64930"/>
    <w:rsid w:val="00F64EE2"/>
    <w:rsid w:val="00F66B38"/>
    <w:rsid w:val="00F67BBF"/>
    <w:rsid w:val="00F76102"/>
    <w:rsid w:val="00F76ED1"/>
    <w:rsid w:val="00F8132D"/>
    <w:rsid w:val="00F84D07"/>
    <w:rsid w:val="00F90260"/>
    <w:rsid w:val="00F90EA9"/>
    <w:rsid w:val="00F9184E"/>
    <w:rsid w:val="00F95992"/>
    <w:rsid w:val="00F95C91"/>
    <w:rsid w:val="00F95CBB"/>
    <w:rsid w:val="00FA0D43"/>
    <w:rsid w:val="00FA1109"/>
    <w:rsid w:val="00FA3A6E"/>
    <w:rsid w:val="00FA4B27"/>
    <w:rsid w:val="00FA4EFD"/>
    <w:rsid w:val="00FA571E"/>
    <w:rsid w:val="00FA792C"/>
    <w:rsid w:val="00FB33BE"/>
    <w:rsid w:val="00FB3F54"/>
    <w:rsid w:val="00FB438E"/>
    <w:rsid w:val="00FB481D"/>
    <w:rsid w:val="00FB49B0"/>
    <w:rsid w:val="00FB60E7"/>
    <w:rsid w:val="00FB655A"/>
    <w:rsid w:val="00FB72A3"/>
    <w:rsid w:val="00FB7340"/>
    <w:rsid w:val="00FC022E"/>
    <w:rsid w:val="00FC2098"/>
    <w:rsid w:val="00FC26FD"/>
    <w:rsid w:val="00FC30F0"/>
    <w:rsid w:val="00FC4503"/>
    <w:rsid w:val="00FC51C1"/>
    <w:rsid w:val="00FC5BAA"/>
    <w:rsid w:val="00FC6526"/>
    <w:rsid w:val="00FC7E19"/>
    <w:rsid w:val="00FD0F2F"/>
    <w:rsid w:val="00FD2109"/>
    <w:rsid w:val="00FD4992"/>
    <w:rsid w:val="00FE1634"/>
    <w:rsid w:val="00FE31AC"/>
    <w:rsid w:val="00FE44B1"/>
    <w:rsid w:val="00FE5497"/>
    <w:rsid w:val="00FE74B2"/>
    <w:rsid w:val="00FF2402"/>
    <w:rsid w:val="00FF2969"/>
    <w:rsid w:val="00FF47DA"/>
    <w:rsid w:val="00FF6B37"/>
    <w:rsid w:val="00FF6D9C"/>
    <w:rsid w:val="00FF7207"/>
    <w:rsid w:val="00FF741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4685B2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540B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33F7D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DE438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E4380"/>
  </w:style>
  <w:style w:type="character" w:styleId="PageNumber">
    <w:name w:val="page number"/>
    <w:basedOn w:val="DefaultParagraphFont"/>
    <w:uiPriority w:val="99"/>
    <w:semiHidden/>
    <w:unhideWhenUsed/>
    <w:rsid w:val="00DE4380"/>
  </w:style>
  <w:style w:type="table" w:styleId="TableGrid">
    <w:name w:val="Table Grid"/>
    <w:basedOn w:val="TableNormal"/>
    <w:uiPriority w:val="59"/>
    <w:rsid w:val="00262BB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A465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465B"/>
  </w:style>
  <w:style w:type="paragraph" w:styleId="BalloonText">
    <w:name w:val="Balloon Text"/>
    <w:basedOn w:val="Normal"/>
    <w:link w:val="BalloonTextChar"/>
    <w:uiPriority w:val="99"/>
    <w:semiHidden/>
    <w:unhideWhenUsed/>
    <w:rsid w:val="00136F6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6F66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540B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33F7D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DE4380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E4380"/>
  </w:style>
  <w:style w:type="character" w:styleId="PageNumber">
    <w:name w:val="page number"/>
    <w:basedOn w:val="DefaultParagraphFont"/>
    <w:uiPriority w:val="99"/>
    <w:semiHidden/>
    <w:unhideWhenUsed/>
    <w:rsid w:val="00DE4380"/>
  </w:style>
  <w:style w:type="table" w:styleId="TableGrid">
    <w:name w:val="Table Grid"/>
    <w:basedOn w:val="TableNormal"/>
    <w:uiPriority w:val="59"/>
    <w:rsid w:val="00262BB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7A465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465B"/>
  </w:style>
  <w:style w:type="paragraph" w:styleId="BalloonText">
    <w:name w:val="Balloon Text"/>
    <w:basedOn w:val="Normal"/>
    <w:link w:val="BalloonTextChar"/>
    <w:uiPriority w:val="99"/>
    <w:semiHidden/>
    <w:unhideWhenUsed/>
    <w:rsid w:val="00136F6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36F66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0143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51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787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033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3916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3306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9924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75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17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25612</Words>
  <Characters>145989</Characters>
  <Application>Microsoft Macintosh Word</Application>
  <DocSecurity>0</DocSecurity>
  <Lines>1216</Lines>
  <Paragraphs>3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ke University Medical Center</Company>
  <LinksUpToDate>false</LinksUpToDate>
  <CharactersWithSpaces>171259</CharactersWithSpaces>
  <SharedDoc>false</SharedDoc>
  <HyperlinksChanged>false</HyperlinksChanged>
  <AppVersion>14.0000</AppVersion>
</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terms:created xsi:type="dcterms:W3CDTF">2015-03-17T08:09:00Z</dcterms:created>
  <dc:creator>SHENG SUN</dc:creator>
  <lastModifiedBy>Jure Triglav</lastModifiedBy>
  <lastPrinted>2014-10-03T21:24:00Z</lastPrinted>
  <revision>7</revision>
  <dcterms:modified xsi:type="dcterms:W3CDTF">2015-03-17T08:28:00Z</dcterms:modified>
</coreProperties>
</file>